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2D458122" w:rsidR="00697B78" w:rsidRDefault="003D38CE">
      <w:pPr>
        <w:spacing w:after="200" w:line="276" w:lineRule="auto"/>
      </w:pPr>
      <w:r>
        <w:t xml:space="preserve">Word count:   </w:t>
      </w:r>
      <w:r w:rsidR="003313DE">
        <w:t>4170</w:t>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bookmarkStart w:id="2" w:name="_Hlk86322109"/>
      <w:r w:rsidRPr="00E61C07">
        <w:lastRenderedPageBreak/>
        <w:t>Abstract</w:t>
      </w:r>
    </w:p>
    <w:p w14:paraId="6FD8348E" w14:textId="23AA2577"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w:t>
      </w:r>
      <w:r w:rsidR="00AA6374">
        <w:rPr>
          <w:color w:val="333333"/>
          <w:shd w:val="clear" w:color="auto" w:fill="FFFFFF"/>
        </w:rPr>
        <w:t>can be used to</w:t>
      </w:r>
      <w:r w:rsidR="00BC4263">
        <w:rPr>
          <w:color w:val="333333"/>
          <w:shd w:val="clear" w:color="auto" w:fill="FFFFFF"/>
        </w:rPr>
        <w:t xml:space="preserve"> </w:t>
      </w:r>
      <w:r w:rsidR="00AA6374">
        <w:rPr>
          <w:color w:val="333333"/>
          <w:shd w:val="clear" w:color="auto" w:fill="FFFFFF"/>
        </w:rPr>
        <w:t xml:space="preserve">estimate </w:t>
      </w:r>
      <w:r w:rsidR="00BC4263">
        <w:rPr>
          <w:color w:val="333333"/>
          <w:shd w:val="clear" w:color="auto" w:fill="FFFFFF"/>
        </w:rPr>
        <w:t xml:space="preserve">molecular activities </w:t>
      </w:r>
      <w:r w:rsidR="00AA6374">
        <w:rPr>
          <w:color w:val="333333"/>
          <w:shd w:val="clear" w:color="auto" w:fill="FFFFFF"/>
        </w:rPr>
        <w:t xml:space="preserve">of regulators </w:t>
      </w:r>
      <w:r w:rsidR="0060627D">
        <w:rPr>
          <w:color w:val="333333"/>
          <w:shd w:val="clear" w:color="auto" w:fill="FFFFFF"/>
        </w:rPr>
        <w:t>within</w:t>
      </w:r>
      <w:r w:rsidR="0060627D" w:rsidRPr="00A3457B">
        <w:rPr>
          <w:color w:val="333333"/>
          <w:shd w:val="clear" w:color="auto" w:fill="FFFFFF"/>
        </w:rPr>
        <w:t xml:space="preserve"> </w:t>
      </w:r>
      <w:r w:rsidR="00A3457B" w:rsidRPr="00A3457B">
        <w:rPr>
          <w:color w:val="333333"/>
          <w:shd w:val="clear" w:color="auto" w:fill="FFFFFF"/>
        </w:rPr>
        <w:t xml:space="preserve">a </w:t>
      </w:r>
      <w:r w:rsidR="008F47C9">
        <w:rPr>
          <w:color w:val="333333"/>
          <w:shd w:val="clear" w:color="auto" w:fill="FFFFFF"/>
        </w:rPr>
        <w:t>model</w:t>
      </w:r>
      <w:r w:rsidR="00A3457B" w:rsidRPr="00A3457B">
        <w:rPr>
          <w:color w:val="333333"/>
          <w:shd w:val="clear" w:color="auto" w:fill="FFFFFF"/>
        </w:rPr>
        <w:t xml:space="preserve"> </w:t>
      </w:r>
      <w:r w:rsidR="001C5202">
        <w:rPr>
          <w:color w:val="333333"/>
          <w:shd w:val="clear" w:color="auto" w:fill="FFFFFF"/>
        </w:rPr>
        <w:t>organism</w:t>
      </w:r>
      <w:r w:rsidR="001C5202" w:rsidRPr="00A3457B">
        <w:rPr>
          <w:color w:val="333333"/>
          <w:shd w:val="clear" w:color="auto" w:fill="FFFFFF"/>
        </w:rPr>
        <w:t xml:space="preserve"> </w:t>
      </w:r>
      <w:r w:rsidR="00FB3A61">
        <w:rPr>
          <w:color w:val="333333"/>
          <w:shd w:val="clear" w:color="auto" w:fill="FFFFFF"/>
        </w:rPr>
        <w:t xml:space="preserve">and </w:t>
      </w:r>
      <w:r w:rsidR="001C5202">
        <w:rPr>
          <w:color w:val="333333"/>
          <w:shd w:val="clear" w:color="auto" w:fill="FFFFFF"/>
        </w:rPr>
        <w:t xml:space="preserve">extrapolate </w:t>
      </w:r>
      <w:r w:rsidR="00FB3A61">
        <w:rPr>
          <w:color w:val="333333"/>
          <w:shd w:val="clear" w:color="auto" w:fill="FFFFFF"/>
        </w:rPr>
        <w:t xml:space="preserve">them </w:t>
      </w:r>
      <w:r w:rsidR="0060627D">
        <w:rPr>
          <w:color w:val="333333"/>
          <w:shd w:val="clear" w:color="auto" w:fill="FFFFFF"/>
        </w:rPr>
        <w:t xml:space="preserve">to </w:t>
      </w:r>
      <w:r w:rsidR="001C5202">
        <w:rPr>
          <w:color w:val="333333"/>
          <w:shd w:val="clear" w:color="auto" w:fill="FFFFFF"/>
        </w:rPr>
        <w:t>biological processes in</w:t>
      </w:r>
      <w:r w:rsidR="00213179">
        <w:rPr>
          <w:color w:val="333333"/>
          <w:shd w:val="clear" w:color="auto" w:fill="FFFFFF"/>
        </w:rPr>
        <w:t xml:space="preserve"> </w:t>
      </w:r>
      <w:r w:rsidR="00A3457B" w:rsidRPr="00A3457B">
        <w:rPr>
          <w:color w:val="333333"/>
          <w:shd w:val="clear" w:color="auto" w:fill="FFFFFF"/>
        </w:rPr>
        <w:t>human</w:t>
      </w:r>
      <w:r w:rsidR="001C5202">
        <w:rPr>
          <w:color w:val="333333"/>
          <w:shd w:val="clear" w:color="auto" w:fill="FFFFFF"/>
        </w:rPr>
        <w:t>s</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 xml:space="preserve">approach is valuable in </w:t>
      </w:r>
      <w:r w:rsidR="00FE59EB">
        <w:rPr>
          <w:color w:val="333333"/>
          <w:shd w:val="clear" w:color="auto" w:fill="FFFFFF"/>
        </w:rPr>
        <w:t>studies to better</w:t>
      </w:r>
      <w:r w:rsidR="00C51384">
        <w:rPr>
          <w:color w:val="333333"/>
          <w:shd w:val="clear" w:color="auto" w:fill="FFFFFF"/>
        </w:rPr>
        <w:t xml:space="preserve"> understand</w:t>
      </w:r>
      <w:r w:rsidR="00F751F5">
        <w:rPr>
          <w:color w:val="333333"/>
          <w:shd w:val="clear" w:color="auto" w:fill="FFFFFF"/>
        </w:rPr>
        <w:t xml:space="preserve"> </w:t>
      </w:r>
      <w:r w:rsidR="00C51384">
        <w:rPr>
          <w:color w:val="333333"/>
          <w:shd w:val="clear" w:color="auto" w:fill="FFFFFF"/>
        </w:rPr>
        <w:t xml:space="preserve">complex human </w:t>
      </w:r>
      <w:r w:rsidR="00255EF8">
        <w:rPr>
          <w:color w:val="333333"/>
          <w:shd w:val="clear" w:color="auto" w:fill="FFFFFF"/>
        </w:rPr>
        <w:t>biolog</w:t>
      </w:r>
      <w:r w:rsidR="00FE59EB">
        <w:rPr>
          <w:color w:val="333333"/>
          <w:shd w:val="clear" w:color="auto" w:fill="FFFFFF"/>
        </w:rPr>
        <w:t>ical</w:t>
      </w:r>
      <w:r w:rsidR="00255EF8">
        <w:rPr>
          <w:color w:val="333333"/>
          <w:shd w:val="clear" w:color="auto" w:fill="FFFFFF"/>
        </w:rPr>
        <w:t xml:space="preserve"> </w:t>
      </w:r>
      <w:r w:rsidR="00C51384">
        <w:rPr>
          <w:color w:val="333333"/>
          <w:shd w:val="clear" w:color="auto" w:fill="FFFFFF"/>
        </w:rPr>
        <w:t>system</w:t>
      </w:r>
      <w:r w:rsidR="00FE59EB">
        <w:rPr>
          <w:color w:val="333333"/>
          <w:shd w:val="clear" w:color="auto" w:fill="FFFFFF"/>
        </w:rPr>
        <w:t>s</w:t>
      </w:r>
      <w:r w:rsidR="00C51384">
        <w:rPr>
          <w:color w:val="333333"/>
          <w:shd w:val="clear" w:color="auto" w:fill="FFFFFF"/>
        </w:rPr>
        <w:t xml:space="preserve"> </w:t>
      </w:r>
      <w:r w:rsidR="00FE59EB">
        <w:rPr>
          <w:color w:val="333333"/>
          <w:shd w:val="clear" w:color="auto" w:fill="FFFFFF"/>
        </w:rPr>
        <w:t>which may be involved in disease</w:t>
      </w:r>
      <w:r w:rsidR="0060627D">
        <w:rPr>
          <w:color w:val="333333"/>
          <w:shd w:val="clear" w:color="auto" w:fill="FFFFFF"/>
        </w:rPr>
        <w:t xml:space="preserve">s </w:t>
      </w:r>
      <w:r w:rsidR="00FE59EB">
        <w:rPr>
          <w:color w:val="333333"/>
          <w:shd w:val="clear" w:color="auto" w:fill="FFFFFF"/>
        </w:rPr>
        <w:t xml:space="preserve">and hence, have </w:t>
      </w:r>
      <w:r w:rsidR="00C51384">
        <w:rPr>
          <w:color w:val="333333"/>
          <w:shd w:val="clear" w:color="auto" w:fill="FFFFFF"/>
        </w:rPr>
        <w:t xml:space="preserve">potential clinical </w:t>
      </w:r>
      <w:r w:rsidR="00FE59EB">
        <w:rPr>
          <w:color w:val="333333"/>
          <w:shd w:val="clear" w:color="auto" w:fill="FFFFFF"/>
        </w:rPr>
        <w:t>relevance</w:t>
      </w:r>
      <w:r w:rsidR="00C51384">
        <w:rPr>
          <w:color w:val="333333"/>
          <w:shd w:val="clear" w:color="auto" w:fill="FFFFFF"/>
        </w:rPr>
        <w:t xml:space="preserve">. </w:t>
      </w:r>
      <w:r w:rsidR="00FB3A61">
        <w:rPr>
          <w:color w:val="333333"/>
          <w:shd w:val="clear" w:color="auto" w:fill="FFFFFF"/>
        </w:rPr>
        <w:t>In order to achieve this, it is necessary to infer gene interactions</w:t>
      </w:r>
      <w:r w:rsidR="00FB3A61" w:rsidRPr="00FB3A61">
        <w:rPr>
          <w:color w:val="333333"/>
          <w:shd w:val="clear" w:color="auto" w:fill="FFFFFF"/>
        </w:rPr>
        <w:t xml:space="preserve"> that are not directly observed </w:t>
      </w:r>
      <w:r w:rsidR="00FB3A61">
        <w:rPr>
          <w:color w:val="333333"/>
          <w:shd w:val="clear" w:color="auto" w:fill="FFFFFF"/>
        </w:rPr>
        <w:t>(</w:t>
      </w:r>
      <w:proofErr w:type="gramStart"/>
      <w:r w:rsidR="00FB3A61">
        <w:rPr>
          <w:color w:val="333333"/>
          <w:shd w:val="clear" w:color="auto" w:fill="FFFFFF"/>
        </w:rPr>
        <w:t>i.e.</w:t>
      </w:r>
      <w:proofErr w:type="gramEnd"/>
      <w:r w:rsidR="00FB3A61">
        <w:rPr>
          <w:color w:val="333333"/>
          <w:shd w:val="clear" w:color="auto" w:fill="FFFFFF"/>
        </w:rPr>
        <w:t xml:space="preserve"> latent or hidden) by way of</w:t>
      </w:r>
      <w:r w:rsidR="007D075E">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7404D9">
        <w:rPr>
          <w:color w:val="333333"/>
          <w:shd w:val="clear" w:color="auto" w:fill="FFFFFF"/>
        </w:rPr>
        <w:t xml:space="preserve">on </w:t>
      </w:r>
      <w:r w:rsidR="00F16EF0">
        <w:rPr>
          <w:shd w:val="clear" w:color="auto" w:fill="FFFFFF"/>
        </w:rPr>
        <w:t xml:space="preserve">the expression </w:t>
      </w:r>
      <w:r w:rsidR="007D4D79" w:rsidRPr="00E55885">
        <w:rPr>
          <w:shd w:val="clear" w:color="auto" w:fill="FFFFFF"/>
        </w:rPr>
        <w:t>level</w:t>
      </w:r>
      <w:r w:rsidR="007D075E">
        <w:rPr>
          <w:shd w:val="clear" w:color="auto" w:fill="FFFFFF"/>
        </w:rPr>
        <w:t>s</w:t>
      </w:r>
      <w:r w:rsidR="000062B1" w:rsidRPr="00E55885">
        <w:rPr>
          <w:shd w:val="clear" w:color="auto" w:fill="FFFFFF"/>
        </w:rPr>
        <w:t xml:space="preserve"> </w:t>
      </w:r>
      <w:r w:rsidR="00110220" w:rsidRPr="00E55885">
        <w:rPr>
          <w:shd w:val="clear" w:color="auto" w:fill="FFFFFF"/>
        </w:rPr>
        <w:t xml:space="preserve">or </w:t>
      </w:r>
      <w:r w:rsidR="007D075E" w:rsidRPr="00E55885">
        <w:rPr>
          <w:shd w:val="clear" w:color="auto" w:fill="FFFFFF"/>
        </w:rPr>
        <w:t>activit</w:t>
      </w:r>
      <w:r w:rsidR="007D075E">
        <w:rPr>
          <w:shd w:val="clear" w:color="auto" w:fill="FFFFFF"/>
        </w:rPr>
        <w:t>ies</w:t>
      </w:r>
      <w:r w:rsidR="007D075E" w:rsidRPr="00E55885">
        <w:rPr>
          <w:shd w:val="clear" w:color="auto" w:fill="FFFFFF"/>
        </w:rPr>
        <w:t xml:space="preserve"> </w:t>
      </w:r>
      <w:r w:rsidR="00110220" w:rsidRPr="00E55885">
        <w:rPr>
          <w:shd w:val="clear" w:color="auto" w:fill="FFFFFF"/>
        </w:rPr>
        <w:t xml:space="preserve">of </w:t>
      </w:r>
      <w:r w:rsidR="007D075E">
        <w:rPr>
          <w:shd w:val="clear" w:color="auto" w:fill="FFFFFF"/>
        </w:rPr>
        <w:t>the</w:t>
      </w:r>
      <w:r w:rsidR="007D075E" w:rsidRPr="00E55885">
        <w:rPr>
          <w:shd w:val="clear" w:color="auto" w:fill="FFFFFF"/>
        </w:rPr>
        <w:t xml:space="preserve"> </w:t>
      </w:r>
      <w:r w:rsidR="000062B1" w:rsidRPr="00E55885">
        <w:rPr>
          <w:shd w:val="clear" w:color="auto" w:fill="FFFFFF"/>
        </w:rPr>
        <w:t xml:space="preserve">downstream </w:t>
      </w:r>
      <w:r w:rsidR="007D075E">
        <w:rPr>
          <w:shd w:val="clear" w:color="auto" w:fill="FFFFFF"/>
        </w:rPr>
        <w:t xml:space="preserve">targets of </w:t>
      </w:r>
      <w:r w:rsidR="006C23F9">
        <w:rPr>
          <w:shd w:val="clear" w:color="auto" w:fill="FFFFFF"/>
        </w:rPr>
        <w:t>regulator</w:t>
      </w:r>
      <w:r w:rsidR="006C23F9" w:rsidRPr="00E55885">
        <w:rPr>
          <w:shd w:val="clear" w:color="auto" w:fill="FFFFFF"/>
        </w:rPr>
        <w:t xml:space="preserve"> </w:t>
      </w:r>
      <w:r w:rsidR="000062B1" w:rsidRPr="00E55885">
        <w:rPr>
          <w:shd w:val="clear" w:color="auto" w:fill="FFFFFF"/>
        </w:rPr>
        <w:t>gene</w:t>
      </w:r>
      <w:r w:rsidR="007D075E">
        <w:rPr>
          <w:shd w:val="clear" w:color="auto" w:fill="FFFFFF"/>
        </w:rPr>
        <w:t>s</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6C23F9">
        <w:t xml:space="preserve"> (T-score) from analysis of gene expression data</w:t>
      </w:r>
      <w:r w:rsidR="00394E01">
        <w:t xml:space="preserve">, </w:t>
      </w:r>
      <w:r w:rsidR="007C0F41" w:rsidRPr="00E55885">
        <w:t>as a surrogate</w:t>
      </w:r>
      <w:r w:rsidR="00747B76" w:rsidRPr="00E55885">
        <w:t xml:space="preserve"> </w:t>
      </w:r>
      <w:r w:rsidR="006C23F9">
        <w:t xml:space="preserve">to </w:t>
      </w:r>
      <w:r w:rsidR="00747B76" w:rsidRPr="00E55885">
        <w:t>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 interaction</w:t>
      </w:r>
      <w:r w:rsidR="004E6AD5">
        <w:rPr>
          <w:color w:val="000000"/>
        </w:rPr>
        <w:t>s</w:t>
      </w:r>
      <w:r w:rsidR="005159FD">
        <w:rPr>
          <w:color w:val="000000"/>
        </w:rPr>
        <w:t xml:space="preserve"> among three variables</w:t>
      </w:r>
      <w:r w:rsidR="00517709">
        <w:rPr>
          <w:color w:val="000000"/>
        </w:rPr>
        <w:t xml:space="preserve"> through computational and mathematical modeling</w:t>
      </w:r>
      <w:r w:rsidR="004E6AD5">
        <w:rPr>
          <w:color w:val="000000"/>
        </w:rPr>
        <w:t xml:space="preserve"> </w:t>
      </w:r>
      <w:r w:rsidR="00517709">
        <w:rPr>
          <w:color w:val="000000"/>
        </w:rPr>
        <w:t>(</w:t>
      </w:r>
      <w:proofErr w:type="gramStart"/>
      <w:r w:rsidR="00517709">
        <w:rPr>
          <w:color w:val="000000"/>
        </w:rPr>
        <w:t>i.e.</w:t>
      </w:r>
      <w:proofErr w:type="gramEnd"/>
      <w:r w:rsidR="00517709">
        <w:rPr>
          <w:color w:val="000000"/>
        </w:rPr>
        <w:t xml:space="preserve"> </w:t>
      </w:r>
      <w:r w:rsidR="004E6AD5" w:rsidRPr="00E55885">
        <w:rPr>
          <w:i/>
          <w:iCs/>
          <w:color w:val="000000"/>
        </w:rPr>
        <w:t>in silico</w:t>
      </w:r>
      <w:r w:rsidR="00517709">
        <w:rPr>
          <w:color w:val="000000"/>
        </w:rPr>
        <w:t>)</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67397BA9" w:rsidR="00C73D1C" w:rsidRDefault="00064BDF" w:rsidP="00E55885">
      <w:pPr>
        <w:spacing w:line="480" w:lineRule="auto"/>
        <w:jc w:val="both"/>
        <w:rPr>
          <w:color w:val="333333"/>
          <w:shd w:val="clear" w:color="auto" w:fill="FFFFFF"/>
        </w:rPr>
      </w:pPr>
      <w:r>
        <w:t xml:space="preserve">While </w:t>
      </w:r>
      <w:r w:rsidR="002F7D40">
        <w:t>gene expression data in public repositories provide</w:t>
      </w:r>
      <w:r w:rsidR="000741CF">
        <w:t>s</w:t>
      </w:r>
      <w:r w:rsidR="002F7D40">
        <w:t xml:space="preserv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w:t>
      </w:r>
      <w:r w:rsidR="000118A8">
        <w:t xml:space="preserve">or unobserved (i.e. latent) </w:t>
      </w:r>
      <w:r w:rsidR="00751A7A">
        <w:t>gene interactions</w:t>
      </w:r>
      <w:r w:rsidR="002F7D40">
        <w:t xml:space="preserve"> are </w:t>
      </w:r>
      <w:r w:rsidR="00751A7A">
        <w:t>a challenge to detect</w:t>
      </w:r>
      <w:r w:rsidR="002F7D40">
        <w:t xml:space="preserve">. Moreover, </w:t>
      </w:r>
      <w:r w:rsidR="00751A7A">
        <w:t xml:space="preserve">the </w:t>
      </w:r>
      <w:r w:rsidR="00DE381B">
        <w:t>extrapolation</w:t>
      </w:r>
      <w:r w:rsidR="00751A7A">
        <w:t xml:space="preserve"> of biological processes and </w:t>
      </w:r>
      <w:r w:rsidR="00751A7A">
        <w:lastRenderedPageBreak/>
        <w:t xml:space="preserve">regulatory networks </w:t>
      </w:r>
      <w:r w:rsidR="002F7D40">
        <w:t xml:space="preserve">from experimental model systems </w:t>
      </w:r>
      <w:r w:rsidR="00751A7A">
        <w:t xml:space="preserve">to </w:t>
      </w:r>
      <w:r w:rsidR="002F7D40">
        <w:t>human</w:t>
      </w:r>
      <w:r w:rsidR="00C73D1C">
        <w:t>s</w:t>
      </w:r>
      <w:r w:rsidR="00751A7A">
        <w:t xml:space="preserve"> </w:t>
      </w:r>
      <w:proofErr w:type="gramStart"/>
      <w:r w:rsidR="00751A7A">
        <w:t>in order to</w:t>
      </w:r>
      <w:proofErr w:type="gramEnd"/>
      <w:r w:rsidR="00751A7A">
        <w:t xml:space="preserve"> </w:t>
      </w:r>
      <w:r w:rsidR="00DE381B">
        <w:t>infer</w:t>
      </w:r>
      <w:r w:rsidR="00751A7A">
        <w:t xml:space="preserve"> causation of </w:t>
      </w:r>
      <w:r w:rsidR="00DE381B">
        <w:t>diseases</w:t>
      </w:r>
      <w:r w:rsidR="00751A7A">
        <w:t xml:space="preserve"> </w:t>
      </w:r>
      <w:r w:rsidR="00DE381B">
        <w:t xml:space="preserve">can be a </w:t>
      </w:r>
      <w:r w:rsidR="00DE381B" w:rsidRPr="00DE381B">
        <w:t>formidable</w:t>
      </w:r>
      <w:r w:rsidR="00DE381B">
        <w:t xml:space="preserve"> task</w:t>
      </w:r>
      <w:r w:rsidR="002F7D40">
        <w:t>.</w:t>
      </w:r>
      <w:r w:rsidR="009900BA">
        <w:rPr>
          <w:color w:val="333333"/>
          <w:shd w:val="clear" w:color="auto" w:fill="FFFFFF"/>
        </w:rPr>
        <w:t xml:space="preserve"> </w:t>
      </w:r>
      <w:r w:rsidR="00DE381B">
        <w:rPr>
          <w:color w:val="333333"/>
          <w:shd w:val="clear" w:color="auto" w:fill="FFFFFF"/>
        </w:rPr>
        <w:t>Fortunately, genome</w:t>
      </w:r>
      <w:r w:rsidR="009900BA">
        <w:rPr>
          <w:color w:val="333333"/>
          <w:shd w:val="clear" w:color="auto" w:fill="FFFFFF"/>
        </w:rPr>
        <w:t xml:space="preserve">-wide gene expression assays on human </w:t>
      </w:r>
      <w:r w:rsidR="00EB71F5">
        <w:rPr>
          <w:color w:val="333333"/>
          <w:shd w:val="clear" w:color="auto" w:fill="FFFFFF"/>
        </w:rPr>
        <w:t>specimens</w:t>
      </w:r>
      <w:r w:rsidR="009900BA">
        <w:rPr>
          <w:color w:val="333333"/>
          <w:shd w:val="clear" w:color="auto" w:fill="FFFFFF"/>
        </w:rPr>
        <w:t xml:space="preserve"> </w:t>
      </w:r>
      <w:r w:rsidR="00AA0515">
        <w:rPr>
          <w:color w:val="333333"/>
          <w:shd w:val="clear" w:color="auto" w:fill="FFFFFF"/>
        </w:rPr>
        <w:t xml:space="preserve">captures </w:t>
      </w:r>
      <w:r w:rsidR="009900BA">
        <w:rPr>
          <w:color w:val="333333"/>
          <w:shd w:val="clear" w:color="auto" w:fill="FFFFFF"/>
        </w:rPr>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w:t>
      </w:r>
      <w:r w:rsidR="00DE381B">
        <w:rPr>
          <w:color w:val="333333"/>
          <w:shd w:val="clear" w:color="auto" w:fill="FFFFFF"/>
        </w:rPr>
        <w:t>T</w:t>
      </w:r>
      <w:r w:rsidR="009900BA">
        <w:rPr>
          <w:color w:val="333333"/>
          <w:shd w:val="clear" w:color="auto" w:fill="FFFFFF"/>
        </w:rPr>
        <w:t xml:space="preserve">hese </w:t>
      </w:r>
      <w:r w:rsidR="009513A3">
        <w:rPr>
          <w:color w:val="333333"/>
          <w:shd w:val="clear" w:color="auto" w:fill="FFFFFF"/>
        </w:rPr>
        <w:t xml:space="preserve">gene expression </w:t>
      </w:r>
      <w:r w:rsidR="009900BA">
        <w:rPr>
          <w:color w:val="333333"/>
          <w:shd w:val="clear" w:color="auto" w:fill="FFFFFF"/>
        </w:rPr>
        <w:t xml:space="preserve">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logical perturbations</w:t>
      </w:r>
      <w:r w:rsidR="009513A3">
        <w:rPr>
          <w:color w:val="333333"/>
          <w:shd w:val="clear" w:color="auto" w:fill="FFFFFF"/>
        </w:rPr>
        <w:t xml:space="preserve"> </w: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 </w:instrTex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DATA </w:instrText>
      </w:r>
      <w:r w:rsidR="00A71C9E">
        <w:fldChar w:fldCharType="end"/>
      </w:r>
      <w:r w:rsidR="00A71C9E">
        <w:fldChar w:fldCharType="separate"/>
      </w:r>
      <w:r w:rsidR="00A71C9E">
        <w:rPr>
          <w:noProof/>
        </w:rPr>
        <w:t>(Koot, van Hooff et al. 2016)</w:t>
      </w:r>
      <w:r w:rsidR="00A71C9E">
        <w:fldChar w:fldCharType="end"/>
      </w:r>
      <w:r w:rsidR="00A71C9E">
        <w:t xml:space="preserve">.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r w:rsidR="00192B7D">
        <w:rPr>
          <w:color w:val="333333"/>
          <w:shd w:val="clear" w:color="auto" w:fill="FFFFFF"/>
        </w:rPr>
        <w:t>ed</w:t>
      </w:r>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w:t>
      </w:r>
      <w:r w:rsidR="009513A3">
        <w:rPr>
          <w:color w:val="333333"/>
          <w:shd w:val="clear" w:color="auto" w:fill="FFFFFF"/>
        </w:rPr>
        <w:t xml:space="preserve"> activities and biological</w:t>
      </w:r>
      <w:r w:rsidR="009900BA">
        <w:rPr>
          <w:color w:val="333333"/>
          <w:shd w:val="clear" w:color="auto" w:fill="FFFFFF"/>
        </w:rPr>
        <w:t xml:space="preserve"> functions are preserved between human</w:t>
      </w:r>
      <w:r w:rsidR="00485391">
        <w:rPr>
          <w:color w:val="333333"/>
          <w:shd w:val="clear" w:color="auto" w:fill="FFFFFF"/>
        </w:rPr>
        <w:t>s</w:t>
      </w:r>
      <w:r w:rsidR="009900BA">
        <w:rPr>
          <w:color w:val="333333"/>
          <w:shd w:val="clear" w:color="auto" w:fill="FFFFFF"/>
        </w:rPr>
        <w:t xml:space="preserve"> and relevant model systems, the degree of similarity between the gene </w:t>
      </w:r>
      <w:r w:rsidR="002E6E23">
        <w:rPr>
          <w:color w:val="333333"/>
          <w:shd w:val="clear" w:color="auto" w:fill="FFFFFF"/>
        </w:rPr>
        <w:t xml:space="preserve">expression </w:t>
      </w:r>
      <w:r w:rsidR="009900BA">
        <w:rPr>
          <w:color w:val="333333"/>
          <w:shd w:val="clear" w:color="auto" w:fill="FFFFFF"/>
        </w:rPr>
        <w:t xml:space="preserve">signature of the </w:t>
      </w:r>
      <w:r w:rsidR="00485391">
        <w:rPr>
          <w:color w:val="333333"/>
          <w:shd w:val="clear" w:color="auto" w:fill="FFFFFF"/>
        </w:rPr>
        <w:t>regulator</w:t>
      </w:r>
      <w:r w:rsidR="002E6E23">
        <w:rPr>
          <w:color w:val="333333"/>
          <w:shd w:val="clear" w:color="auto" w:fill="FFFFFF"/>
        </w:rPr>
        <w:t xml:space="preserve"> </w:t>
      </w:r>
      <w:r w:rsidR="009900BA">
        <w:rPr>
          <w:color w:val="333333"/>
          <w:shd w:val="clear" w:color="auto" w:fill="FFFFFF"/>
        </w:rPr>
        <w:t xml:space="preserve">of interest and the </w:t>
      </w:r>
      <w:r w:rsidR="002E6E23">
        <w:rPr>
          <w:color w:val="333333"/>
          <w:shd w:val="clear" w:color="auto" w:fill="FFFFFF"/>
        </w:rPr>
        <w:t xml:space="preserve">model organism’s </w:t>
      </w:r>
      <w:r w:rsidR="009900BA">
        <w:rPr>
          <w:color w:val="333333"/>
          <w:shd w:val="clear" w:color="auto" w:fill="FFFFFF"/>
        </w:rPr>
        <w:t xml:space="preserve">gene expression profile </w:t>
      </w:r>
      <w:r w:rsidR="00485391">
        <w:rPr>
          <w:color w:val="333333"/>
          <w:shd w:val="clear" w:color="auto" w:fill="FFFFFF"/>
        </w:rPr>
        <w:t xml:space="preserve">can </w:t>
      </w:r>
      <w:r w:rsidR="009900BA">
        <w:rPr>
          <w:color w:val="333333"/>
          <w:shd w:val="clear" w:color="auto" w:fill="FFFFFF"/>
        </w:rPr>
        <w:t xml:space="preserve">be quantitatively estimated by a </w:t>
      </w:r>
      <w:r w:rsidR="0078079F">
        <w:rPr>
          <w:color w:val="333333"/>
          <w:shd w:val="clear" w:color="auto" w:fill="FFFFFF"/>
        </w:rPr>
        <w:t>T-score</w:t>
      </w:r>
      <w:r w:rsidR="009900BA">
        <w:rPr>
          <w:color w:val="333333"/>
          <w:shd w:val="clear" w:color="auto" w:fill="FFFFFF"/>
        </w:rPr>
        <w:t xml:space="preserve"> calculation </w:t>
      </w:r>
      <w:r w:rsidR="00DE381B">
        <w:rPr>
          <w:color w:val="333333"/>
          <w:shd w:val="clear" w:color="auto" w:fill="FFFFFF"/>
        </w:rPr>
        <w:t xml:space="preserve">from t-tests of gene expression data </w:t>
      </w:r>
      <w:r w:rsidR="009900BA">
        <w:rPr>
          <w:color w:val="333333"/>
          <w:shd w:val="clear" w:color="auto" w:fill="FFFFFF"/>
        </w:rPr>
        <w:t>to rep</w:t>
      </w:r>
      <w:r w:rsidR="009856FC">
        <w:rPr>
          <w:color w:val="333333"/>
          <w:shd w:val="clear" w:color="auto" w:fill="FFFFFF"/>
        </w:rPr>
        <w:t>re</w:t>
      </w:r>
      <w:r w:rsidR="009900BA">
        <w:rPr>
          <w:color w:val="333333"/>
          <w:shd w:val="clear" w:color="auto" w:fill="FFFFFF"/>
        </w:rPr>
        <w:t xml:space="preserve">sent </w:t>
      </w:r>
      <w:r w:rsidR="00485391">
        <w:rPr>
          <w:color w:val="333333"/>
          <w:shd w:val="clear" w:color="auto" w:fill="FFFFFF"/>
        </w:rPr>
        <w:t xml:space="preserve">gene regulatory </w:t>
      </w:r>
      <w:r w:rsidR="009900BA">
        <w:rPr>
          <w:color w:val="333333"/>
          <w:shd w:val="clear" w:color="auto" w:fill="FFFFFF"/>
        </w:rPr>
        <w:t xml:space="preserve">activities in the </w:t>
      </w:r>
      <w:r w:rsidR="00017704">
        <w:rPr>
          <w:color w:val="333333"/>
          <w:shd w:val="clear" w:color="auto" w:fill="FFFFFF"/>
        </w:rPr>
        <w:t>targeted</w:t>
      </w:r>
      <w:r w:rsidR="009900BA">
        <w:rPr>
          <w:color w:val="333333"/>
          <w:shd w:val="clear" w:color="auto" w:fill="FFFFFF"/>
        </w:rPr>
        <w:t xml:space="preserve"> </w:t>
      </w:r>
      <w:r w:rsidR="002E6E23">
        <w:rPr>
          <w:color w:val="333333"/>
          <w:shd w:val="clear" w:color="auto" w:fill="FFFFFF"/>
        </w:rPr>
        <w:t xml:space="preserve">organism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w:t>
      </w:r>
      <w:r w:rsidR="004E3432">
        <w:rPr>
          <w:color w:val="333333"/>
          <w:shd w:val="clear" w:color="auto" w:fill="FFFFFF"/>
        </w:rPr>
        <w:t xml:space="preserve">has </w:t>
      </w:r>
      <w:r w:rsidR="009900BA">
        <w:rPr>
          <w:color w:val="333333"/>
          <w:shd w:val="clear" w:color="auto" w:fill="FFFFFF"/>
        </w:rPr>
        <w:t xml:space="preserve">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2349FB1B"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w:t>
      </w:r>
      <w:r w:rsidR="00C27F78" w:rsidRPr="00B353AE">
        <w:rPr>
          <w:color w:val="333333"/>
          <w:shd w:val="clear" w:color="auto" w:fill="FFFFFF"/>
        </w:rPr>
        <w:lastRenderedPageBreak/>
        <w:t>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w:t>
      </w:r>
      <w:r w:rsidR="0032452A">
        <w:rPr>
          <w:color w:val="333333"/>
          <w:shd w:val="clear" w:color="auto" w:fill="FFFFFF"/>
        </w:rPr>
        <w:t>i</w:t>
      </w:r>
      <w:r w:rsidR="00862CC6" w:rsidRPr="00862CC6">
        <w:rPr>
          <w:color w:val="333333"/>
          <w:shd w:val="clear" w:color="auto" w:fill="FFFFFF"/>
        </w:rPr>
        <w:t>al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w:t>
      </w:r>
      <w:r w:rsidR="00DE381B">
        <w:rPr>
          <w:color w:val="000000"/>
        </w:rPr>
        <w:t xml:space="preserve">gene </w:t>
      </w:r>
      <w:r w:rsidR="00C27F78">
        <w:rPr>
          <w:color w:val="000000"/>
        </w:rPr>
        <w:t>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w:t>
      </w:r>
      <w:r w:rsidR="004E3432">
        <w:rPr>
          <w:color w:val="000000"/>
        </w:rPr>
        <w:t xml:space="preserve">the </w:t>
      </w:r>
      <w:r w:rsidR="00C27F78">
        <w:rPr>
          <w:color w:val="000000"/>
        </w:rPr>
        <w:t>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lastRenderedPageBreak/>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 xml:space="preserve">The application will conduct the analysis and produce inferred activity results that can be </w:t>
      </w:r>
      <w:r w:rsidR="00640423">
        <w:lastRenderedPageBreak/>
        <w:t>used in subsequent downstream analyses.</w:t>
      </w:r>
      <w:r w:rsidR="000127E5">
        <w:t xml:space="preserve"> Users can use the “</w:t>
      </w:r>
      <w:r w:rsidR="0078079F">
        <w:t>T-score</w:t>
      </w:r>
      <w:r w:rsidR="000127E5">
        <w:t xml:space="preserv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lastRenderedPageBreak/>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w:t>
      </w:r>
      <w:r>
        <w:rPr>
          <w:color w:val="000000"/>
        </w:rPr>
        <w:lastRenderedPageBreak/>
        <w:t xml:space="preserve">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w:t>
      </w:r>
      <w:r w:rsidR="000A45E1">
        <w:lastRenderedPageBreak/>
        <w:t xml:space="preserve">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w:t>
      </w:r>
      <w:r w:rsidR="002D7B08">
        <w:lastRenderedPageBreak/>
        <w:t xml:space="preserve">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6833062F"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w:t>
      </w:r>
      <w:r w:rsidR="00117C2F" w:rsidRPr="00495061">
        <w:lastRenderedPageBreak/>
        <w:t>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r w:rsidR="00F25367" w:rsidRPr="00F25367">
        <w:rPr>
          <w:lang w:eastAsia="en-US"/>
        </w:rPr>
        <w:t xml:space="preserve">In the “elimination without replacement” process, we attempt to eliminate same number (N) of irrelevant genes, the continue with the following SEM modeling steps etc. On 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p>
    <w:p w14:paraId="00279135" w14:textId="384C7055" w:rsidR="00AD3C19" w:rsidRDefault="000C0CDD" w:rsidP="0091725F">
      <w:pPr>
        <w:spacing w:line="480" w:lineRule="auto"/>
        <w:rPr>
          <w:lang w:eastAsia="en-US"/>
        </w:rPr>
      </w:pPr>
      <w:r>
        <w:rPr>
          <w:lang w:eastAsia="en-US"/>
        </w:rPr>
        <w:lastRenderedPageBreak/>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 xml:space="preserve">GEO </w:t>
      </w:r>
      <w:r>
        <w:lastRenderedPageBreak/>
        <w:t>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lastRenderedPageBreak/>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40A0A447" w:rsidR="008159AC" w:rsidRDefault="008723FF" w:rsidP="004F7DE7">
      <w:pPr>
        <w:spacing w:line="480" w:lineRule="auto"/>
        <w:rPr>
          <w:lang w:eastAsia="en-US"/>
        </w:rPr>
      </w:pPr>
      <w:r>
        <w:rPr>
          <w:lang w:eastAsia="en-US"/>
        </w:rPr>
        <w:lastRenderedPageBreak/>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w:t>
      </w:r>
      <w:r>
        <w:rPr>
          <w:lang w:eastAsia="en-US"/>
        </w:rPr>
        <w:t>L</w:t>
      </w:r>
      <w:r w:rsidRPr="008723FF">
        <w:rPr>
          <w:lang w:eastAsia="en-US"/>
        </w:rPr>
        <w:t>L</w:t>
      </w:r>
      <w:r>
        <w:rPr>
          <w:lang w:eastAsia="en-US"/>
        </w:rPr>
        <w:t xml:space="preserve"> provided the guidance on SEM</w:t>
      </w:r>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BD5A4F">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r w:rsidR="00A854E5">
        <w:rPr>
          <w:lang w:eastAsia="en-US"/>
        </w:rPr>
        <w:t>JYL and PRB wrote the manuscript with the input of SPW, LL and JLL. SPW, JYL, LL, TW, PRB and JLL revised the manuscript.</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bookmarkEnd w:id="2"/>
    <w:p w14:paraId="5E0CBB2F" w14:textId="77777777" w:rsidR="006B2D5B" w:rsidRPr="0091725F" w:rsidRDefault="006B2D5B" w:rsidP="0091725F">
      <w:pPr>
        <w:spacing w:line="480" w:lineRule="auto"/>
        <w:rPr>
          <w:b/>
          <w:bCs/>
        </w:rPr>
      </w:pPr>
      <w:r w:rsidRPr="0091725F">
        <w:rPr>
          <w:b/>
          <w:bCs/>
        </w:rPr>
        <w:t>Acknowledgments</w:t>
      </w:r>
    </w:p>
    <w:p w14:paraId="5D44B44C" w14:textId="6DCAFEAD" w:rsidR="00177A65" w:rsidRDefault="005018F9" w:rsidP="005018F9">
      <w:pPr>
        <w:spacing w:line="480" w:lineRule="auto"/>
        <w:rPr>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thank for Drs. John House and Rong Li for their critique of the draft of this manuscript.</w:t>
      </w:r>
      <w:r w:rsidR="002A7812">
        <w:rPr>
          <w:color w:val="333333"/>
          <w:shd w:val="clear" w:color="auto" w:fill="FFFFFF"/>
        </w:rPr>
        <w:t xml:space="preserve"> We sincer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lastRenderedPageBreak/>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lastRenderedPageBreak/>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r w:rsidR="00B23E11">
        <w:t xml:space="preserve"> through a </w:t>
      </w:r>
      <w:r w:rsidR="00255EF8">
        <w:t>3</w:t>
      </w:r>
      <w:r w:rsidR="00B23E11">
        <w:t>-node SEM model indicated by the green rectangle</w:t>
      </w:r>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lastRenderedPageBreak/>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537136CF" w:rsidR="00193A8D" w:rsidRDefault="00177A65" w:rsidP="00177A65">
      <w:pPr>
        <w:spacing w:line="480" w:lineRule="auto"/>
      </w:pPr>
      <w:r w:rsidRPr="00E41667">
        <w:rPr>
          <w:b/>
          <w:bCs/>
        </w:rPr>
        <w:t xml:space="preserve">Figure </w:t>
      </w:r>
      <w:r>
        <w:rPr>
          <w:b/>
          <w:bCs/>
        </w:rPr>
        <w:t>3</w:t>
      </w:r>
      <w:r w:rsidRPr="00E41667">
        <w:t>. A two-class bootstrap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w:t>
      </w:r>
      <w:r w:rsidR="004A5B41">
        <w:t>downst</w:t>
      </w:r>
      <w:r w:rsidR="00F15BAC">
        <w:t>r</w:t>
      </w:r>
      <w:r w:rsidR="004A5B41">
        <w:t>eam target</w:t>
      </w:r>
      <w:r w:rsidRPr="00E41667">
        <w:t xml:space="preserve"> genes (</w:t>
      </w:r>
      <w:r>
        <w:t>“N”</w:t>
      </w:r>
      <w:r w:rsidR="004A5B41">
        <w:t>)</w:t>
      </w:r>
      <w:r w:rsidRPr="00E41667">
        <w:t xml:space="preserve"> are eliminated </w:t>
      </w:r>
      <w:r w:rsidR="004A5B41">
        <w:t>in the</w:t>
      </w:r>
      <w:r w:rsidRPr="00E41667">
        <w:t xml:space="preserve"> without replacement </w:t>
      </w:r>
      <w:r w:rsidR="004A5B41">
        <w:t xml:space="preserve">simulation </w:t>
      </w:r>
      <w:r w:rsidRPr="00E41667">
        <w:t xml:space="preserve">(left side) </w:t>
      </w:r>
      <w:r w:rsidR="004A5B41">
        <w:t>down to the shrunk significant gene list represented by a smaller yellow rectangle; in the elimination with</w:t>
      </w:r>
      <w:r w:rsidR="004A5B41" w:rsidRPr="00E41667">
        <w:t xml:space="preserve"> replacement</w:t>
      </w:r>
      <w:r w:rsidR="004A5B41">
        <w:t xml:space="preserve"> simulation</w:t>
      </w:r>
      <w:r w:rsidR="004A5B41" w:rsidRPr="00E41667">
        <w:t xml:space="preserve"> (right side), </w:t>
      </w:r>
      <w:r w:rsidR="004A5B41">
        <w:t>the</w:t>
      </w:r>
      <w:r w:rsidR="004A5B41" w:rsidRPr="00E41667">
        <w:t xml:space="preserve"> same number of genes as that of the </w:t>
      </w:r>
      <w:r w:rsidR="004A5B41">
        <w:t xml:space="preserve">targeted </w:t>
      </w:r>
      <w:r w:rsidR="004A5B41" w:rsidRPr="00E41667">
        <w:t>subset of genes (</w:t>
      </w:r>
      <w:r w:rsidR="004A5B41">
        <w:t>“N”)</w:t>
      </w:r>
      <w:r w:rsidR="004A5B41" w:rsidRPr="00E41667">
        <w:t xml:space="preserve"> </w:t>
      </w:r>
      <w:r w:rsidR="004A5B41">
        <w:t>are</w:t>
      </w:r>
      <w:r w:rsidR="00B23E11">
        <w:t xml:space="preserve"> eliminated </w:t>
      </w:r>
      <w:r w:rsidR="004A5B41">
        <w:t xml:space="preserve">down to the shrunk significant gene list, and </w:t>
      </w:r>
      <w:r w:rsidR="00F15BAC">
        <w:t xml:space="preserve">then </w:t>
      </w:r>
      <w:r w:rsidR="004A5B41">
        <w:t>restored back to the original size by adding back randomly draw (</w:t>
      </w:r>
      <w:r w:rsidR="005823FD">
        <w:t>“</w:t>
      </w:r>
      <w:r w:rsidR="004A5B41">
        <w:t>N</w:t>
      </w:r>
      <w:r w:rsidR="005823FD">
        <w:t>”</w:t>
      </w:r>
      <w:r w:rsidR="004A5B41">
        <w:t xml:space="preserve">) </w:t>
      </w:r>
      <w:r w:rsidR="00F15BAC">
        <w:t>represented by the far right green oval from the gene pool represented by the blue cylinder</w:t>
      </w:r>
      <w:r w:rsidR="00B23E11">
        <w:t xml:space="preserve">. </w:t>
      </w:r>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r w:rsidR="00D57E2F">
        <w:t xml:space="preserve"> indicated by the green rectangle </w:t>
      </w:r>
      <w:r>
        <w:t xml:space="preserve">. In the elimination with replacement, the </w:t>
      </w:r>
      <w:r w:rsidR="004A5B41">
        <w:t xml:space="preserve">restored </w:t>
      </w:r>
      <w:r w:rsidR="00193A8D">
        <w:t xml:space="preserve">gene list </w:t>
      </w:r>
      <w:r w:rsidR="0015292C">
        <w:t>is</w:t>
      </w:r>
      <w:r>
        <w:t xml:space="preserve"> used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39509803" w:rsidR="00177A65" w:rsidRDefault="00177A65" w:rsidP="00177A65">
      <w:pPr>
        <w:spacing w:line="480" w:lineRule="auto"/>
      </w:pPr>
      <w:r w:rsidRPr="00E41667">
        <w:rPr>
          <w:b/>
          <w:bCs/>
        </w:rPr>
        <w:t xml:space="preserve">Figure </w:t>
      </w:r>
      <w:r>
        <w:rPr>
          <w:b/>
          <w:bCs/>
        </w:rPr>
        <w:t>4</w:t>
      </w:r>
      <w:r w:rsidRPr="00E41667">
        <w:t xml:space="preserve">. </w:t>
      </w:r>
      <w:r>
        <w:t>M</w:t>
      </w:r>
      <w:r w:rsidR="005823FD">
        <w:t>ajor m</w:t>
      </w:r>
      <w:r w:rsidRPr="00E41667">
        <w:t>odel fit</w:t>
      </w:r>
      <w:r w:rsidR="005823FD">
        <w:t>ting</w:t>
      </w:r>
      <w:r w:rsidRPr="00E41667">
        <w:t xml:space="preserve">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r w:rsidR="00B23E11">
        <w:t xml:space="preserve">illustrated in the </w:t>
      </w:r>
      <w:r w:rsidR="00255EF8">
        <w:t>3</w:t>
      </w:r>
      <w:r w:rsidR="00B23E11">
        <w:t xml:space="preserve">-node </w:t>
      </w:r>
      <w:r w:rsidRPr="00E41667">
        <w:t>SEM.</w:t>
      </w:r>
      <w:r w:rsidR="00B23E11">
        <w:t xml:space="preserve"> Two exogenous variables are “Gene Signature of GATA2 Direct Downstream Targets” and “PGR Gene Signature” respectively, and one endogenous variable is “SOX17 Expression Levels”.</w:t>
      </w:r>
    </w:p>
    <w:p w14:paraId="335C3985" w14:textId="05D26C28" w:rsidR="00177A65" w:rsidRPr="0088513A" w:rsidRDefault="00177A65" w:rsidP="00610045">
      <w:pPr>
        <w:spacing w:line="480" w:lineRule="auto"/>
      </w:pPr>
    </w:p>
    <w:sectPr w:rsidR="00177A65" w:rsidRPr="0088513A" w:rsidSect="00D537FA">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C2148E" w14:textId="77777777" w:rsidR="00CC6717" w:rsidRDefault="00CC6717" w:rsidP="00117666">
      <w:r>
        <w:separator/>
      </w:r>
    </w:p>
  </w:endnote>
  <w:endnote w:type="continuationSeparator" w:id="0">
    <w:p w14:paraId="49B3888C" w14:textId="77777777" w:rsidR="00CC6717" w:rsidRDefault="00CC6717" w:rsidP="00117666">
      <w:r>
        <w:continuationSeparator/>
      </w:r>
    </w:p>
  </w:endnote>
  <w:endnote w:type="continuationNotice" w:id="1">
    <w:p w14:paraId="5F49F98C" w14:textId="77777777" w:rsidR="00CC6717" w:rsidRDefault="00CC67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0118A8" w:rsidRPr="00C76123" w:rsidRDefault="000118A8">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0118A8" w:rsidRPr="00577C4C" w:rsidRDefault="000118A8">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E5356" w14:textId="77777777" w:rsidR="00CC6717" w:rsidRDefault="00CC6717" w:rsidP="00117666">
      <w:r>
        <w:separator/>
      </w:r>
    </w:p>
  </w:footnote>
  <w:footnote w:type="continuationSeparator" w:id="0">
    <w:p w14:paraId="7DF2DEE6" w14:textId="77777777" w:rsidR="00CC6717" w:rsidRDefault="00CC6717" w:rsidP="00117666">
      <w:r>
        <w:continuationSeparator/>
      </w:r>
    </w:p>
  </w:footnote>
  <w:footnote w:type="continuationNotice" w:id="1">
    <w:p w14:paraId="59CB1741" w14:textId="77777777" w:rsidR="00CC6717" w:rsidRDefault="00CC67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0118A8" w:rsidRDefault="000118A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18A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1CF"/>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292C"/>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202"/>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6E23"/>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452A"/>
    <w:rsid w:val="0032591E"/>
    <w:rsid w:val="00326EF4"/>
    <w:rsid w:val="00327617"/>
    <w:rsid w:val="003312E3"/>
    <w:rsid w:val="003313DE"/>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5391"/>
    <w:rsid w:val="0048793F"/>
    <w:rsid w:val="004913D7"/>
    <w:rsid w:val="00491665"/>
    <w:rsid w:val="00492C40"/>
    <w:rsid w:val="00493D1D"/>
    <w:rsid w:val="00494097"/>
    <w:rsid w:val="00494242"/>
    <w:rsid w:val="00495061"/>
    <w:rsid w:val="00497549"/>
    <w:rsid w:val="004A1EE2"/>
    <w:rsid w:val="004A2AE4"/>
    <w:rsid w:val="004A2DB3"/>
    <w:rsid w:val="004A5B41"/>
    <w:rsid w:val="004A7FB2"/>
    <w:rsid w:val="004B03F6"/>
    <w:rsid w:val="004B2C6C"/>
    <w:rsid w:val="004B7C2A"/>
    <w:rsid w:val="004C3419"/>
    <w:rsid w:val="004C5BE8"/>
    <w:rsid w:val="004D3E33"/>
    <w:rsid w:val="004D515E"/>
    <w:rsid w:val="004E0A59"/>
    <w:rsid w:val="004E3304"/>
    <w:rsid w:val="004E3432"/>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17709"/>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9DC"/>
    <w:rsid w:val="00565F0F"/>
    <w:rsid w:val="005710C5"/>
    <w:rsid w:val="00573F7C"/>
    <w:rsid w:val="00576FD6"/>
    <w:rsid w:val="00577CE9"/>
    <w:rsid w:val="005823FD"/>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0627D"/>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C23F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04D9"/>
    <w:rsid w:val="007423DA"/>
    <w:rsid w:val="00742A45"/>
    <w:rsid w:val="007436B4"/>
    <w:rsid w:val="00744A35"/>
    <w:rsid w:val="00746505"/>
    <w:rsid w:val="00747B76"/>
    <w:rsid w:val="00751999"/>
    <w:rsid w:val="00751A7A"/>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119"/>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75E"/>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13A3"/>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C9E"/>
    <w:rsid w:val="00A71D8C"/>
    <w:rsid w:val="00A72384"/>
    <w:rsid w:val="00A754E7"/>
    <w:rsid w:val="00A75F87"/>
    <w:rsid w:val="00A854E5"/>
    <w:rsid w:val="00A86083"/>
    <w:rsid w:val="00A929A0"/>
    <w:rsid w:val="00A92F7F"/>
    <w:rsid w:val="00A95144"/>
    <w:rsid w:val="00A95D8B"/>
    <w:rsid w:val="00A96F96"/>
    <w:rsid w:val="00AA0515"/>
    <w:rsid w:val="00AA2510"/>
    <w:rsid w:val="00AA2FC9"/>
    <w:rsid w:val="00AA3A60"/>
    <w:rsid w:val="00AA40C7"/>
    <w:rsid w:val="00AA56FC"/>
    <w:rsid w:val="00AA57D0"/>
    <w:rsid w:val="00AA6374"/>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974B2"/>
    <w:rsid w:val="00CA090B"/>
    <w:rsid w:val="00CB43D5"/>
    <w:rsid w:val="00CB57A5"/>
    <w:rsid w:val="00CB6FA3"/>
    <w:rsid w:val="00CB7A52"/>
    <w:rsid w:val="00CC073D"/>
    <w:rsid w:val="00CC1067"/>
    <w:rsid w:val="00CC3B95"/>
    <w:rsid w:val="00CC4505"/>
    <w:rsid w:val="00CC4935"/>
    <w:rsid w:val="00CC4B0D"/>
    <w:rsid w:val="00CC6717"/>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47BA5"/>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381B"/>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51D1"/>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5BAC"/>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3A61"/>
    <w:rsid w:val="00FB5B33"/>
    <w:rsid w:val="00FC4A53"/>
    <w:rsid w:val="00FC5392"/>
    <w:rsid w:val="00FC6A13"/>
    <w:rsid w:val="00FC6C71"/>
    <w:rsid w:val="00FD11A5"/>
    <w:rsid w:val="00FD2C2C"/>
    <w:rsid w:val="00FD3274"/>
    <w:rsid w:val="00FD4669"/>
    <w:rsid w:val="00FD6BBB"/>
    <w:rsid w:val="00FD7648"/>
    <w:rsid w:val="00FE0A48"/>
    <w:rsid w:val="00FE59EB"/>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TotalTime>
  <Pages>19</Pages>
  <Words>6361</Words>
  <Characters>3626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0</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5</cp:revision>
  <cp:lastPrinted>2013-10-03T12:51:00Z</cp:lastPrinted>
  <dcterms:created xsi:type="dcterms:W3CDTF">2021-10-28T13:04:00Z</dcterms:created>
  <dcterms:modified xsi:type="dcterms:W3CDTF">2021-10-28T18:05:00Z</dcterms:modified>
</cp:coreProperties>
</file>